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3B07B917" w:rsidR="000C20C2" w:rsidRDefault="00FE19CF" w:rsidP="00B50701">
      <w:r>
        <w:fldChar w:fldCharType="begin" w:fldLock="1"/>
      </w:r>
      <w:r>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bookmarkStart w:id="0" w:name="_GoBack"/>
      <w:bookmarkEnd w:id="0"/>
    </w:p>
    <w:p w14:paraId="0D585D9D" w14:textId="77777777" w:rsidR="00184A35" w:rsidRDefault="00184A35" w:rsidP="00B50701"/>
    <w:p w14:paraId="5DCF9E70" w14:textId="69A86EF4" w:rsidR="00FE19CF" w:rsidRPr="00FE19CF" w:rsidRDefault="00E35418" w:rsidP="00FE19C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FE19CF" w:rsidRPr="00FE19CF">
        <w:rPr>
          <w:rFonts w:ascii="Cambria" w:hAnsi="Cambria"/>
          <w:noProof/>
        </w:rPr>
        <w:t xml:space="preserve">Aguiar, A. C., and S. C. Myers (2016), </w:t>
      </w:r>
      <w:r w:rsidR="00FE19CF" w:rsidRPr="00FE19CF">
        <w:rPr>
          <w:rFonts w:ascii="Cambria" w:hAnsi="Cambria"/>
          <w:i/>
          <w:iCs/>
          <w:noProof/>
        </w:rPr>
        <w:t>Characterizing Microseismicity at the Newberry Volcano Geothermal Site using PageRank</w:t>
      </w:r>
      <w:r w:rsidR="00FE19CF" w:rsidRPr="00FE19CF">
        <w:rPr>
          <w:rFonts w:ascii="Cambria" w:hAnsi="Cambria"/>
          <w:noProof/>
        </w:rPr>
        <w:t>.</w:t>
      </w:r>
    </w:p>
    <w:p w14:paraId="00FE0C0D"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Background, C. (2007), Virgin Mobile USA : Pricing for the Very First Time, </w:t>
      </w:r>
      <w:r w:rsidRPr="00FE19CF">
        <w:rPr>
          <w:rFonts w:ascii="Cambria" w:hAnsi="Cambria"/>
          <w:i/>
          <w:iCs/>
          <w:noProof/>
        </w:rPr>
        <w:t>Harv. Bus. Rev.</w:t>
      </w:r>
    </w:p>
    <w:p w14:paraId="2D210EA3"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Bayrakci, G. et al. (2016), Fault-controlled hydration of the upper mantle during continental rifting, </w:t>
      </w:r>
      <w:r w:rsidRPr="00FE19CF">
        <w:rPr>
          <w:rFonts w:ascii="Cambria" w:hAnsi="Cambria"/>
          <w:i/>
          <w:iCs/>
          <w:noProof/>
        </w:rPr>
        <w:t>Nat. Geosci.</w:t>
      </w:r>
      <w:r w:rsidRPr="00FE19CF">
        <w:rPr>
          <w:rFonts w:ascii="Cambria" w:hAnsi="Cambria"/>
          <w:noProof/>
        </w:rPr>
        <w:t>, (March), 1–6, doi:10.1038/ngeo2671.</w:t>
      </w:r>
    </w:p>
    <w:p w14:paraId="683B5ABB"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Bletery, Q., A. M. Thomas, A. W. Rempel, L. Karlstrom, A. Sladen, and L. De Barros (2016), Mega-earthquakes rupture flat megathrusts, </w:t>
      </w:r>
      <w:r w:rsidRPr="00FE19CF">
        <w:rPr>
          <w:rFonts w:ascii="Cambria" w:hAnsi="Cambria"/>
          <w:i/>
          <w:iCs/>
          <w:noProof/>
        </w:rPr>
        <w:t>Science (80-. ).</w:t>
      </w:r>
      <w:r w:rsidRPr="00FE19CF">
        <w:rPr>
          <w:rFonts w:ascii="Cambria" w:hAnsi="Cambria"/>
          <w:noProof/>
        </w:rPr>
        <w:t xml:space="preserve">, </w:t>
      </w:r>
      <w:r w:rsidRPr="00FE19CF">
        <w:rPr>
          <w:rFonts w:ascii="Cambria" w:hAnsi="Cambria"/>
          <w:i/>
          <w:iCs/>
          <w:noProof/>
        </w:rPr>
        <w:t>354</w:t>
      </w:r>
      <w:r w:rsidRPr="00FE19CF">
        <w:rPr>
          <w:rFonts w:ascii="Cambria" w:hAnsi="Cambria"/>
          <w:noProof/>
        </w:rPr>
        <w:t>(6315), 1027–1031, doi:10.1126/science.aag0482.</w:t>
      </w:r>
    </w:p>
    <w:p w14:paraId="4814A345"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Cheng, M. H., M. D. Kohler, and T. H. Heaton (2015), Prediction of wave propagation in buildings using data from a single seismometer, </w:t>
      </w:r>
      <w:r w:rsidRPr="00FE19CF">
        <w:rPr>
          <w:rFonts w:ascii="Cambria" w:hAnsi="Cambria"/>
          <w:i/>
          <w:iCs/>
          <w:noProof/>
        </w:rPr>
        <w:t>Bull. Seismol. Soc. Am.</w:t>
      </w:r>
      <w:r w:rsidRPr="00FE19CF">
        <w:rPr>
          <w:rFonts w:ascii="Cambria" w:hAnsi="Cambria"/>
          <w:noProof/>
        </w:rPr>
        <w:t xml:space="preserve">, </w:t>
      </w:r>
      <w:r w:rsidRPr="00FE19CF">
        <w:rPr>
          <w:rFonts w:ascii="Cambria" w:hAnsi="Cambria"/>
          <w:i/>
          <w:iCs/>
          <w:noProof/>
        </w:rPr>
        <w:t>105</w:t>
      </w:r>
      <w:r w:rsidRPr="00FE19CF">
        <w:rPr>
          <w:rFonts w:ascii="Cambria" w:hAnsi="Cambria"/>
          <w:noProof/>
        </w:rPr>
        <w:t>(1), 107–119, doi:10.1785/0120140037.</w:t>
      </w:r>
    </w:p>
    <w:p w14:paraId="5AC85C71"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Duputel, Z., and L. Rivera (2017), Long-period analysis of the 2016 Kaikoura earthquake, </w:t>
      </w:r>
      <w:r w:rsidRPr="00FE19CF">
        <w:rPr>
          <w:rFonts w:ascii="Cambria" w:hAnsi="Cambria"/>
          <w:i/>
          <w:iCs/>
          <w:noProof/>
        </w:rPr>
        <w:t>Phys. Earth Planet. Inter.</w:t>
      </w:r>
      <w:r w:rsidRPr="00FE19CF">
        <w:rPr>
          <w:rFonts w:ascii="Cambria" w:hAnsi="Cambria"/>
          <w:noProof/>
        </w:rPr>
        <w:t>, (February), doi:10.1016/j.pepi.2017.02.004.</w:t>
      </w:r>
    </w:p>
    <w:p w14:paraId="538F34BD"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Farrar, C. R., and K. Worden (2007), An introduction to structural health monitoring, </w:t>
      </w:r>
      <w:r w:rsidRPr="00FE19CF">
        <w:rPr>
          <w:rFonts w:ascii="Cambria" w:hAnsi="Cambria"/>
          <w:i/>
          <w:iCs/>
          <w:noProof/>
        </w:rPr>
        <w:t>Philos. Trans. R. Soc. A Math. Phys. Eng. Sci.</w:t>
      </w:r>
      <w:r w:rsidRPr="00FE19CF">
        <w:rPr>
          <w:rFonts w:ascii="Cambria" w:hAnsi="Cambria"/>
          <w:noProof/>
        </w:rPr>
        <w:t xml:space="preserve">, </w:t>
      </w:r>
      <w:r w:rsidRPr="00FE19CF">
        <w:rPr>
          <w:rFonts w:ascii="Cambria" w:hAnsi="Cambria"/>
          <w:i/>
          <w:iCs/>
          <w:noProof/>
        </w:rPr>
        <w:t>365</w:t>
      </w:r>
      <w:r w:rsidRPr="00FE19CF">
        <w:rPr>
          <w:rFonts w:ascii="Cambria" w:hAnsi="Cambria"/>
          <w:noProof/>
        </w:rPr>
        <w:t>(1851), 303–15, doi:10.1098/rsta.2006.1928.</w:t>
      </w:r>
    </w:p>
    <w:p w14:paraId="37E720C2"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Focus, N. I. N. (2017), Astronomers explore uses for AI-generated images Hydrogen yet to prove it ’ s metal, </w:t>
      </w:r>
      <w:r w:rsidRPr="00FE19CF">
        <w:rPr>
          <w:rFonts w:ascii="Cambria" w:hAnsi="Cambria"/>
          <w:i/>
          <w:iCs/>
          <w:noProof/>
        </w:rPr>
        <w:t>Nature</w:t>
      </w:r>
      <w:r w:rsidRPr="00FE19CF">
        <w:rPr>
          <w:rFonts w:ascii="Cambria" w:hAnsi="Cambria"/>
          <w:noProof/>
        </w:rPr>
        <w:t>, 6–7.</w:t>
      </w:r>
    </w:p>
    <w:p w14:paraId="38E0941C"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Goodfellow, I. J., J. Pouget-Abadie, M. Mirza, B. Xu, D. Warde-Farley, S. Ozair, A. Courville, and Y. Bengio (2014), Generative Adversarial Networks, , 1–9.</w:t>
      </w:r>
    </w:p>
    <w:p w14:paraId="1A9EC3A6"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Kohler, B. M. D., S. Hao, N. Mishra, R. Govindan, R. Nigbor, S. Jewell, and U. S. G. Survey (2015), </w:t>
      </w:r>
      <w:r w:rsidRPr="00FE19CF">
        <w:rPr>
          <w:rFonts w:ascii="Cambria" w:hAnsi="Cambria"/>
          <w:i/>
          <w:iCs/>
          <w:noProof/>
        </w:rPr>
        <w:t>ShakeNet : A Portable Wireless Sensor Network for Instrumenting Large Civil Structures</w:t>
      </w:r>
      <w:r w:rsidRPr="00FE19CF">
        <w:rPr>
          <w:rFonts w:ascii="Cambria" w:hAnsi="Cambria"/>
          <w:noProof/>
        </w:rPr>
        <w:t>.</w:t>
      </w:r>
    </w:p>
    <w:p w14:paraId="57C48A19"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Kohler, M. D., T. H. Heaton, and M.-H. Cheng (2013), The community seismic network and quake-catcher network: enabling structural health monitoring through instrumentation by community participants, </w:t>
      </w:r>
      <w:r w:rsidRPr="00FE19CF">
        <w:rPr>
          <w:rFonts w:ascii="Cambria" w:hAnsi="Cambria"/>
          <w:i/>
          <w:iCs/>
          <w:noProof/>
        </w:rPr>
        <w:t>Proc. SPIE - Int. Soc. Opt. Eng.</w:t>
      </w:r>
      <w:r w:rsidRPr="00FE19CF">
        <w:rPr>
          <w:rFonts w:ascii="Cambria" w:hAnsi="Cambria"/>
          <w:noProof/>
        </w:rPr>
        <w:t xml:space="preserve">, </w:t>
      </w:r>
      <w:r w:rsidRPr="00FE19CF">
        <w:rPr>
          <w:rFonts w:ascii="Cambria" w:hAnsi="Cambria"/>
          <w:i/>
          <w:iCs/>
          <w:noProof/>
        </w:rPr>
        <w:t>8692</w:t>
      </w:r>
      <w:r w:rsidRPr="00FE19CF">
        <w:rPr>
          <w:rFonts w:ascii="Cambria" w:hAnsi="Cambria"/>
          <w:noProof/>
        </w:rPr>
        <w:t>, 86923X, doi:10.1117/12.2010306.</w:t>
      </w:r>
    </w:p>
    <w:p w14:paraId="29F2D646"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LeCun, Y., Y. Bengio, and G. Hinton (2015), Deep learning, </w:t>
      </w:r>
      <w:r w:rsidRPr="00FE19CF">
        <w:rPr>
          <w:rFonts w:ascii="Cambria" w:hAnsi="Cambria"/>
          <w:i/>
          <w:iCs/>
          <w:noProof/>
        </w:rPr>
        <w:t>Nature</w:t>
      </w:r>
      <w:r w:rsidRPr="00FE19CF">
        <w:rPr>
          <w:rFonts w:ascii="Cambria" w:hAnsi="Cambria"/>
          <w:noProof/>
        </w:rPr>
        <w:t xml:space="preserve">, </w:t>
      </w:r>
      <w:r w:rsidRPr="00FE19CF">
        <w:rPr>
          <w:rFonts w:ascii="Cambria" w:hAnsi="Cambria"/>
          <w:i/>
          <w:iCs/>
          <w:noProof/>
        </w:rPr>
        <w:t>521</w:t>
      </w:r>
      <w:r w:rsidRPr="00FE19CF">
        <w:rPr>
          <w:rFonts w:ascii="Cambria" w:hAnsi="Cambria"/>
          <w:noProof/>
        </w:rPr>
        <w:t>(7553), 436–444, doi:10.1038/nature14539.</w:t>
      </w:r>
    </w:p>
    <w:p w14:paraId="6412F233"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Lenardic, A. (2017), PLATE TECTONICS A supercontinental boost, </w:t>
      </w:r>
      <w:r w:rsidRPr="00FE19CF">
        <w:rPr>
          <w:rFonts w:ascii="Cambria" w:hAnsi="Cambria"/>
          <w:i/>
          <w:iCs/>
          <w:noProof/>
        </w:rPr>
        <w:t>Nat. Publ. Gr.</w:t>
      </w:r>
      <w:r w:rsidRPr="00FE19CF">
        <w:rPr>
          <w:rFonts w:ascii="Cambria" w:hAnsi="Cambria"/>
          <w:noProof/>
        </w:rPr>
        <w:t xml:space="preserve">, </w:t>
      </w:r>
      <w:r w:rsidRPr="00FE19CF">
        <w:rPr>
          <w:rFonts w:ascii="Cambria" w:hAnsi="Cambria"/>
          <w:i/>
          <w:iCs/>
          <w:noProof/>
        </w:rPr>
        <w:t>10</w:t>
      </w:r>
      <w:r w:rsidRPr="00FE19CF">
        <w:rPr>
          <w:rFonts w:ascii="Cambria" w:hAnsi="Cambria"/>
          <w:noProof/>
        </w:rPr>
        <w:t>(1), 4–5, doi:10.1038/ngeo2862.</w:t>
      </w:r>
    </w:p>
    <w:p w14:paraId="45E28643"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FE19CF">
        <w:rPr>
          <w:rFonts w:ascii="Cambria" w:hAnsi="Cambria"/>
          <w:i/>
          <w:iCs/>
          <w:noProof/>
        </w:rPr>
        <w:t>Nature</w:t>
      </w:r>
      <w:r w:rsidRPr="00FE19CF">
        <w:rPr>
          <w:rFonts w:ascii="Cambria" w:hAnsi="Cambria"/>
          <w:noProof/>
        </w:rPr>
        <w:t xml:space="preserve">, </w:t>
      </w:r>
      <w:r w:rsidRPr="00FE19CF">
        <w:rPr>
          <w:rFonts w:ascii="Cambria" w:hAnsi="Cambria"/>
          <w:i/>
          <w:iCs/>
          <w:noProof/>
        </w:rPr>
        <w:t>472</w:t>
      </w:r>
      <w:r w:rsidRPr="00FE19CF">
        <w:rPr>
          <w:rFonts w:ascii="Cambria" w:hAnsi="Cambria"/>
          <w:noProof/>
        </w:rPr>
        <w:t>(7344), 461–465, doi:10.1038/nature10001.</w:t>
      </w:r>
    </w:p>
    <w:p w14:paraId="1E459C39"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Long, M. D., A. Levander, and P. M. Shearer (2014), An introduction to the special issue of Earth and Planetary Science Letters on USArray science, </w:t>
      </w:r>
      <w:r w:rsidRPr="00FE19CF">
        <w:rPr>
          <w:rFonts w:ascii="Cambria" w:hAnsi="Cambria"/>
          <w:i/>
          <w:iCs/>
          <w:noProof/>
        </w:rPr>
        <w:t>Earth Planet. Sci. Lett.</w:t>
      </w:r>
      <w:r w:rsidRPr="00FE19CF">
        <w:rPr>
          <w:rFonts w:ascii="Cambria" w:hAnsi="Cambria"/>
          <w:noProof/>
        </w:rPr>
        <w:t xml:space="preserve">, </w:t>
      </w:r>
      <w:r w:rsidRPr="00FE19CF">
        <w:rPr>
          <w:rFonts w:ascii="Cambria" w:hAnsi="Cambria"/>
          <w:i/>
          <w:iCs/>
          <w:noProof/>
        </w:rPr>
        <w:t>1</w:t>
      </w:r>
      <w:r w:rsidRPr="00FE19CF">
        <w:rPr>
          <w:rFonts w:ascii="Cambria" w:hAnsi="Cambria"/>
          <w:noProof/>
        </w:rPr>
        <w:t>(September 2014), 1–5, doi:10.1016/j.epsl.2014.06.016.</w:t>
      </w:r>
    </w:p>
    <w:p w14:paraId="6F86EF0D"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Massari, A., M. Kohler, R. Clayton, R. Guy, T. Heaton, J. Bunn, K. M. Chandy, and D. Demetri (2017), Dense Building Instrumentation Application for City-Wide Structural Health Monitoring, in </w:t>
      </w:r>
      <w:r w:rsidRPr="00FE19CF">
        <w:rPr>
          <w:rFonts w:ascii="Cambria" w:hAnsi="Cambria"/>
          <w:i/>
          <w:iCs/>
          <w:noProof/>
        </w:rPr>
        <w:t>16th World Conference on Earthquake</w:t>
      </w:r>
      <w:r w:rsidRPr="00FE19CF">
        <w:rPr>
          <w:rFonts w:ascii="Cambria" w:hAnsi="Cambria"/>
          <w:noProof/>
        </w:rPr>
        <w:t>.</w:t>
      </w:r>
    </w:p>
    <w:p w14:paraId="268DB657"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Mishra, J. K., and R. G. Gordon (2016), The rigid-plate and shrinking-plate hypotheses: Implications for the azimuths of transform faults, </w:t>
      </w:r>
      <w:r w:rsidRPr="00FE19CF">
        <w:rPr>
          <w:rFonts w:ascii="Cambria" w:hAnsi="Cambria"/>
          <w:i/>
          <w:iCs/>
          <w:noProof/>
        </w:rPr>
        <w:t>Tectonics</w:t>
      </w:r>
      <w:r w:rsidRPr="00FE19CF">
        <w:rPr>
          <w:rFonts w:ascii="Cambria" w:hAnsi="Cambria"/>
          <w:noProof/>
        </w:rPr>
        <w:t xml:space="preserve">, </w:t>
      </w:r>
      <w:r w:rsidRPr="00FE19CF">
        <w:rPr>
          <w:rFonts w:ascii="Cambria" w:hAnsi="Cambria"/>
          <w:i/>
          <w:iCs/>
          <w:noProof/>
        </w:rPr>
        <w:t>35</w:t>
      </w:r>
      <w:r w:rsidRPr="00FE19CF">
        <w:rPr>
          <w:rFonts w:ascii="Cambria" w:hAnsi="Cambria"/>
          <w:noProof/>
        </w:rPr>
        <w:t>(8), 1827–1842, doi:10.1002/2015TC003968.</w:t>
      </w:r>
    </w:p>
    <w:p w14:paraId="259901BF"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NAEEM ZAFAR, V. C. (2011), If you build it, they will come, </w:t>
      </w:r>
      <w:r w:rsidRPr="00FE19CF">
        <w:rPr>
          <w:rFonts w:ascii="Cambria" w:hAnsi="Cambria"/>
          <w:i/>
          <w:iCs/>
          <w:noProof/>
        </w:rPr>
        <w:t>Berkeley - Haas Case Ser.</w:t>
      </w:r>
    </w:p>
    <w:p w14:paraId="79E4C391"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Niksarlioglu, S., and F. Kulahci (2013), An Artificial Neural Network Model for Earthquake Prediction and Relations between Environmental Parameters and Earthquakes, </w:t>
      </w:r>
      <w:r w:rsidRPr="00FE19CF">
        <w:rPr>
          <w:rFonts w:ascii="Cambria" w:hAnsi="Cambria"/>
          <w:i/>
          <w:iCs/>
          <w:noProof/>
        </w:rPr>
        <w:t>Int. J. Environ. Chem. Ecol. Geol. Geophys. Eng.</w:t>
      </w:r>
      <w:r w:rsidRPr="00FE19CF">
        <w:rPr>
          <w:rFonts w:ascii="Cambria" w:hAnsi="Cambria"/>
          <w:noProof/>
        </w:rPr>
        <w:t xml:space="preserve">, </w:t>
      </w:r>
      <w:r w:rsidRPr="00FE19CF">
        <w:rPr>
          <w:rFonts w:ascii="Cambria" w:hAnsi="Cambria"/>
          <w:i/>
          <w:iCs/>
          <w:noProof/>
        </w:rPr>
        <w:t>7</w:t>
      </w:r>
      <w:r w:rsidRPr="00FE19CF">
        <w:rPr>
          <w:rFonts w:ascii="Cambria" w:hAnsi="Cambria"/>
          <w:noProof/>
        </w:rPr>
        <w:t>(2), 65–68.</w:t>
      </w:r>
    </w:p>
    <w:p w14:paraId="582F80F1"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Niu, F., P. G. Silver, R. M. Nadeau, and T. V. McEvilly (2003), Migration of seismic scatterers associated with the 1993 Parkfield aseismic transient event, </w:t>
      </w:r>
      <w:r w:rsidRPr="00FE19CF">
        <w:rPr>
          <w:rFonts w:ascii="Cambria" w:hAnsi="Cambria"/>
          <w:i/>
          <w:iCs/>
          <w:noProof/>
        </w:rPr>
        <w:t>Nature</w:t>
      </w:r>
      <w:r w:rsidRPr="00FE19CF">
        <w:rPr>
          <w:rFonts w:ascii="Cambria" w:hAnsi="Cambria"/>
          <w:noProof/>
        </w:rPr>
        <w:t xml:space="preserve">, </w:t>
      </w:r>
      <w:r w:rsidRPr="00FE19CF">
        <w:rPr>
          <w:rFonts w:ascii="Cambria" w:hAnsi="Cambria"/>
          <w:i/>
          <w:iCs/>
          <w:noProof/>
        </w:rPr>
        <w:t>426</w:t>
      </w:r>
      <w:r w:rsidRPr="00FE19CF">
        <w:rPr>
          <w:rFonts w:ascii="Cambria" w:hAnsi="Cambria"/>
          <w:noProof/>
        </w:rPr>
        <w:t>(6966), 544–548, doi:10.1038/nature02151.</w:t>
      </w:r>
    </w:p>
    <w:p w14:paraId="317293B7"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Noda, S., and W. L. Ellsworth (2016), Scaling relation between earthquake magnitude and the departure time from P wave similar growth, </w:t>
      </w:r>
      <w:r w:rsidRPr="00FE19CF">
        <w:rPr>
          <w:rFonts w:ascii="Cambria" w:hAnsi="Cambria"/>
          <w:i/>
          <w:iCs/>
          <w:noProof/>
        </w:rPr>
        <w:t>Geophys. Res. Lett.</w:t>
      </w:r>
      <w:r w:rsidRPr="00FE19CF">
        <w:rPr>
          <w:rFonts w:ascii="Cambria" w:hAnsi="Cambria"/>
          <w:noProof/>
        </w:rPr>
        <w:t xml:space="preserve">, </w:t>
      </w:r>
      <w:r w:rsidRPr="00FE19CF">
        <w:rPr>
          <w:rFonts w:ascii="Cambria" w:hAnsi="Cambria"/>
          <w:i/>
          <w:iCs/>
          <w:noProof/>
        </w:rPr>
        <w:t>43</w:t>
      </w:r>
      <w:r w:rsidRPr="00FE19CF">
        <w:rPr>
          <w:rFonts w:ascii="Cambria" w:hAnsi="Cambria"/>
          <w:noProof/>
        </w:rPr>
        <w:t>(17), 9053–9060, doi:10.1002/2016GL070069.</w:t>
      </w:r>
    </w:p>
    <w:p w14:paraId="1399981E"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Noda, S., S. Yamamoto, and W. L. Ellsworth (2016), Rapid Estimation of Earthquake Magnitude from the Arrival Time of the Peak High‐Frequency Amplitude, </w:t>
      </w:r>
      <w:r w:rsidRPr="00FE19CF">
        <w:rPr>
          <w:rFonts w:ascii="Cambria" w:hAnsi="Cambria"/>
          <w:i/>
          <w:iCs/>
          <w:noProof/>
        </w:rPr>
        <w:t>Bull. Seismol. Soc. Am.</w:t>
      </w:r>
      <w:r w:rsidRPr="00FE19CF">
        <w:rPr>
          <w:rFonts w:ascii="Cambria" w:hAnsi="Cambria"/>
          <w:noProof/>
        </w:rPr>
        <w:t xml:space="preserve">, </w:t>
      </w:r>
      <w:r w:rsidRPr="00FE19CF">
        <w:rPr>
          <w:rFonts w:ascii="Cambria" w:hAnsi="Cambria"/>
          <w:i/>
          <w:iCs/>
          <w:noProof/>
        </w:rPr>
        <w:t>106</w:t>
      </w:r>
      <w:r w:rsidRPr="00FE19CF">
        <w:rPr>
          <w:rFonts w:ascii="Cambria" w:hAnsi="Cambria"/>
          <w:noProof/>
        </w:rPr>
        <w:t>(1), 232–241, doi:10.1785/0120150108.</w:t>
      </w:r>
    </w:p>
    <w:p w14:paraId="066D7910"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Perol, T., M. Gharbi, and M. Denolle (2017), Convolutional Neural Network for Earthquake Detection and Location,</w:t>
      </w:r>
    </w:p>
    <w:p w14:paraId="30CA1D33"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Ruano, A. E., G. Madureira, O. Barros, H. R. Khosravani, M. G. Ruano, and P. M. Ferreira (2014), Seismic detection using support vector machines, </w:t>
      </w:r>
      <w:r w:rsidRPr="00FE19CF">
        <w:rPr>
          <w:rFonts w:ascii="Cambria" w:hAnsi="Cambria"/>
          <w:i/>
          <w:iCs/>
          <w:noProof/>
        </w:rPr>
        <w:t>Neurocomputing</w:t>
      </w:r>
      <w:r w:rsidRPr="00FE19CF">
        <w:rPr>
          <w:rFonts w:ascii="Cambria" w:hAnsi="Cambria"/>
          <w:noProof/>
        </w:rPr>
        <w:t xml:space="preserve">, </w:t>
      </w:r>
      <w:r w:rsidRPr="00FE19CF">
        <w:rPr>
          <w:rFonts w:ascii="Cambria" w:hAnsi="Cambria"/>
          <w:i/>
          <w:iCs/>
          <w:noProof/>
        </w:rPr>
        <w:t>135</w:t>
      </w:r>
      <w:r w:rsidRPr="00FE19CF">
        <w:rPr>
          <w:rFonts w:ascii="Cambria" w:hAnsi="Cambria"/>
          <w:noProof/>
        </w:rPr>
        <w:t>(January), 273–283, doi:10.1016/j.neucom.2013.12.020.</w:t>
      </w:r>
    </w:p>
    <w:p w14:paraId="54CF04D1"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Sahlman, W. A. (2009), Dr. John’s Products, Ltd., </w:t>
      </w:r>
      <w:r w:rsidRPr="00FE19CF">
        <w:rPr>
          <w:rFonts w:ascii="Cambria" w:hAnsi="Cambria"/>
          <w:i/>
          <w:iCs/>
          <w:noProof/>
        </w:rPr>
        <w:t>Harv. Bus. Rev.</w:t>
      </w:r>
      <w:r w:rsidRPr="00FE19CF">
        <w:rPr>
          <w:rFonts w:ascii="Cambria" w:hAnsi="Cambria"/>
          <w:noProof/>
        </w:rPr>
        <w:t>, (January), 1–22.</w:t>
      </w:r>
    </w:p>
    <w:p w14:paraId="24F8B738"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Shirzaei, M., W. L. Ellsworth, K. F. Tiampo, P. J. Gonzalez, and M. Manga (2016), Surface uplift and time-dependent seismic hazard due to fluid injection in eastern Texas, </w:t>
      </w:r>
      <w:r w:rsidRPr="00FE19CF">
        <w:rPr>
          <w:rFonts w:ascii="Cambria" w:hAnsi="Cambria"/>
          <w:i/>
          <w:iCs/>
          <w:noProof/>
        </w:rPr>
        <w:t>Science (80-. ).</w:t>
      </w:r>
      <w:r w:rsidRPr="00FE19CF">
        <w:rPr>
          <w:rFonts w:ascii="Cambria" w:hAnsi="Cambria"/>
          <w:noProof/>
        </w:rPr>
        <w:t xml:space="preserve">, </w:t>
      </w:r>
      <w:r w:rsidRPr="00FE19CF">
        <w:rPr>
          <w:rFonts w:ascii="Cambria" w:hAnsi="Cambria"/>
          <w:i/>
          <w:iCs/>
          <w:noProof/>
        </w:rPr>
        <w:t>353</w:t>
      </w:r>
      <w:r w:rsidRPr="00FE19CF">
        <w:rPr>
          <w:rFonts w:ascii="Cambria" w:hAnsi="Cambria"/>
          <w:noProof/>
        </w:rPr>
        <w:t>(6306), 1416–1419, doi:10.1126/science.aag0262.</w:t>
      </w:r>
    </w:p>
    <w:p w14:paraId="7499AB65"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Taira, T., P. G. Silver, F. Niu, and R. M. Nadeau (2009), Remote triggering of fault-strength changes on the San Andreas fault at Parkfield, </w:t>
      </w:r>
      <w:r w:rsidRPr="00FE19CF">
        <w:rPr>
          <w:rFonts w:ascii="Cambria" w:hAnsi="Cambria"/>
          <w:i/>
          <w:iCs/>
          <w:noProof/>
        </w:rPr>
        <w:t>Nature</w:t>
      </w:r>
      <w:r w:rsidRPr="00FE19CF">
        <w:rPr>
          <w:rFonts w:ascii="Cambria" w:hAnsi="Cambria"/>
          <w:noProof/>
        </w:rPr>
        <w:t xml:space="preserve">, </w:t>
      </w:r>
      <w:r w:rsidRPr="00FE19CF">
        <w:rPr>
          <w:rFonts w:ascii="Cambria" w:hAnsi="Cambria"/>
          <w:i/>
          <w:iCs/>
          <w:noProof/>
        </w:rPr>
        <w:t>461</w:t>
      </w:r>
      <w:r w:rsidRPr="00FE19CF">
        <w:rPr>
          <w:rFonts w:ascii="Cambria" w:hAnsi="Cambria"/>
          <w:noProof/>
        </w:rPr>
        <w:t>(7264), 636–639, doi:10.1038/nature08395.</w:t>
      </w:r>
    </w:p>
    <w:p w14:paraId="4651298B"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Yin, R.-C., Y.-M. Wu, and T.-Y. Hsu (2016), Application of the low-cost MEMS-type seismometer for structural health monitoring: A pre-study, in </w:t>
      </w:r>
      <w:r w:rsidRPr="00FE19CF">
        <w:rPr>
          <w:rFonts w:ascii="Cambria" w:hAnsi="Cambria"/>
          <w:i/>
          <w:iCs/>
          <w:noProof/>
        </w:rPr>
        <w:t>2016 IEEE International Instrumentation and Measurement Technology Conference Proceedings</w:t>
      </w:r>
      <w:r w:rsidRPr="00FE19CF">
        <w:rPr>
          <w:rFonts w:ascii="Cambria" w:hAnsi="Cambria"/>
          <w:noProof/>
        </w:rPr>
        <w:t>, pp. 1–5, IEEE.</w:t>
      </w:r>
    </w:p>
    <w:p w14:paraId="32B38A0C"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Yoffie, D. B., and R. Kim (2009), E Ink in 2008, </w:t>
      </w:r>
      <w:r w:rsidRPr="00FE19CF">
        <w:rPr>
          <w:rFonts w:ascii="Cambria" w:hAnsi="Cambria"/>
          <w:i/>
          <w:iCs/>
          <w:noProof/>
        </w:rPr>
        <w:t>Harv. Bus. Rev.</w:t>
      </w:r>
      <w:r w:rsidRPr="00FE19CF">
        <w:rPr>
          <w:rFonts w:ascii="Cambria" w:hAnsi="Cambria"/>
          <w:noProof/>
        </w:rPr>
        <w:t>, (February), 1–5.</w:t>
      </w:r>
    </w:p>
    <w:p w14:paraId="2CC3ABF4" w14:textId="77777777" w:rsidR="00FE19CF" w:rsidRPr="00FE19CF" w:rsidRDefault="00FE19CF" w:rsidP="00FE19CF">
      <w:pPr>
        <w:widowControl w:val="0"/>
        <w:autoSpaceDE w:val="0"/>
        <w:autoSpaceDN w:val="0"/>
        <w:adjustRightInd w:val="0"/>
        <w:ind w:left="480" w:hanging="480"/>
        <w:rPr>
          <w:rFonts w:ascii="Cambria" w:hAnsi="Cambria"/>
          <w:noProof/>
        </w:rPr>
      </w:pPr>
      <w:r w:rsidRPr="00FE19CF">
        <w:rPr>
          <w:rFonts w:ascii="Cambria" w:hAnsi="Cambria"/>
          <w:noProof/>
        </w:rPr>
        <w:t xml:space="preserve">Zheng, L., R. G. Gordon, and C. Kreemer (2014), Absolute plate velocities from seismic anisotropy: Importance of correlated errors, </w:t>
      </w:r>
      <w:r w:rsidRPr="00FE19CF">
        <w:rPr>
          <w:rFonts w:ascii="Cambria" w:hAnsi="Cambria"/>
          <w:i/>
          <w:iCs/>
          <w:noProof/>
        </w:rPr>
        <w:t>J. Geophys. Res. Solid Earth</w:t>
      </w:r>
      <w:r w:rsidRPr="00FE19CF">
        <w:rPr>
          <w:rFonts w:ascii="Cambria" w:hAnsi="Cambria"/>
          <w:noProof/>
        </w:rPr>
        <w:t xml:space="preserve">, </w:t>
      </w:r>
      <w:r w:rsidRPr="00FE19CF">
        <w:rPr>
          <w:rFonts w:ascii="Cambria" w:hAnsi="Cambria"/>
          <w:i/>
          <w:iCs/>
          <w:noProof/>
        </w:rPr>
        <w:t>119</w:t>
      </w:r>
      <w:r w:rsidRPr="00FE19CF">
        <w:rPr>
          <w:rFonts w:ascii="Cambria" w:hAnsi="Cambria"/>
          <w:noProof/>
        </w:rPr>
        <w:t>(9), 7336–7352, doi:10.1002/2013JB010902.</w:t>
      </w:r>
    </w:p>
    <w:p w14:paraId="61EF4728" w14:textId="08C85D90" w:rsidR="00E35418" w:rsidRDefault="00E35418" w:rsidP="00FE19CF">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D18"/>
    <w:rsid w:val="000C20C2"/>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310C45"/>
    <w:rsid w:val="003171E5"/>
    <w:rsid w:val="00322715"/>
    <w:rsid w:val="00324ED8"/>
    <w:rsid w:val="00341AD6"/>
    <w:rsid w:val="00360A2E"/>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A19C5"/>
    <w:rsid w:val="004B71E6"/>
    <w:rsid w:val="004E7467"/>
    <w:rsid w:val="004F549A"/>
    <w:rsid w:val="00502AF3"/>
    <w:rsid w:val="0050345A"/>
    <w:rsid w:val="0050518E"/>
    <w:rsid w:val="005145A5"/>
    <w:rsid w:val="00527CDB"/>
    <w:rsid w:val="0054763B"/>
    <w:rsid w:val="00564B7F"/>
    <w:rsid w:val="00572988"/>
    <w:rsid w:val="005743B8"/>
    <w:rsid w:val="0058013C"/>
    <w:rsid w:val="00582600"/>
    <w:rsid w:val="00590779"/>
    <w:rsid w:val="00595090"/>
    <w:rsid w:val="00595B44"/>
    <w:rsid w:val="005B66F1"/>
    <w:rsid w:val="005D071C"/>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3882"/>
    <w:rsid w:val="00780D09"/>
    <w:rsid w:val="007930B2"/>
    <w:rsid w:val="00796C7C"/>
    <w:rsid w:val="007E27F4"/>
    <w:rsid w:val="00803436"/>
    <w:rsid w:val="00805CF4"/>
    <w:rsid w:val="0083037E"/>
    <w:rsid w:val="008535E1"/>
    <w:rsid w:val="00887131"/>
    <w:rsid w:val="00897643"/>
    <w:rsid w:val="008A7557"/>
    <w:rsid w:val="008C08E5"/>
    <w:rsid w:val="008F0C99"/>
    <w:rsid w:val="008F1D69"/>
    <w:rsid w:val="00901361"/>
    <w:rsid w:val="00904A2D"/>
    <w:rsid w:val="00910C59"/>
    <w:rsid w:val="00926A18"/>
    <w:rsid w:val="00933904"/>
    <w:rsid w:val="00940474"/>
    <w:rsid w:val="0095192E"/>
    <w:rsid w:val="00952C91"/>
    <w:rsid w:val="00967058"/>
    <w:rsid w:val="00975F1A"/>
    <w:rsid w:val="00995522"/>
    <w:rsid w:val="009B1D65"/>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50701"/>
    <w:rsid w:val="00B67FB9"/>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CE6911"/>
    <w:rsid w:val="00D02E7D"/>
    <w:rsid w:val="00D173E7"/>
    <w:rsid w:val="00D457FE"/>
    <w:rsid w:val="00D5012C"/>
    <w:rsid w:val="00D83FE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F6DCA"/>
    <w:rsid w:val="00F11193"/>
    <w:rsid w:val="00F1692B"/>
    <w:rsid w:val="00F21D92"/>
    <w:rsid w:val="00F44BF9"/>
    <w:rsid w:val="00F4589A"/>
    <w:rsid w:val="00F70799"/>
    <w:rsid w:val="00F75EED"/>
    <w:rsid w:val="00F942A5"/>
    <w:rsid w:val="00FB6F70"/>
    <w:rsid w:val="00FD7345"/>
    <w:rsid w:val="00FE19CF"/>
    <w:rsid w:val="00FE7CF2"/>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4</TotalTime>
  <Pages>11</Pages>
  <Words>12994</Words>
  <Characters>74067</Characters>
  <Application>Microsoft Macintosh Word</Application>
  <DocSecurity>0</DocSecurity>
  <Lines>617</Lines>
  <Paragraphs>173</Paragraphs>
  <ScaleCrop>false</ScaleCrop>
  <Company>UC Berkeley</Company>
  <LinksUpToDate>false</LinksUpToDate>
  <CharactersWithSpaces>86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3</cp:revision>
  <dcterms:created xsi:type="dcterms:W3CDTF">2017-01-02T19:00:00Z</dcterms:created>
  <dcterms:modified xsi:type="dcterms:W3CDTF">2017-03-0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